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6C20E6" w:rsidRDefault="006C20E6"/>
    <w:p w:rsidR="006C20E6" w:rsidRDefault="006C20E6">
      <w:r>
        <w:fldChar w:fldCharType="begin">
          <w:fldData xml:space="preserve">PEVuZE5vdGU+PENpdGU+PEF1dGhvcj5Eb3Zyb2xpczwvQXV0aG9yPjxZZWFyPjIwMjI8L1llYXI+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Eb3Zyb2xpczwvQXV0aG9yPjxZZWFyPjIwMjI8L1llYXI+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</w:p>
    <w:p w:rsidR="006C20E6" w:rsidRDefault="006C20E6">
      <w:r>
        <w:fldChar w:fldCharType="begin">
          <w:fldData xml:space="preserve">PEVuZE5vdGU+PENpdGU+PEF1dGhvcj5FZGdhcjwvQXV0aG9yPjxZZWFyPjIwMjI8L1llYXI+PFJl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FZGdhcjwvQXV0aG9yPjxZZWFyPjIwMjI8L1llYXI+PFJl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]</w:t>
      </w:r>
      <w:r>
        <w:fldChar w:fldCharType="end"/>
      </w:r>
    </w:p>
    <w:p w:rsidR="006C20E6" w:rsidRDefault="006C20E6">
      <w:r>
        <w:fldChar w:fldCharType="begin">
          <w:fldData xml:space="preserve">PEVuZE5vdGU+PENpdGU+PEF1dGhvcj5JaGFyYTwvQXV0aG9yPjxZZWFyPjIwMTc8L1llYXI+PFJl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JaGFyYTwvQXV0aG9yPjxZZWFyPjIwMTc8L1llYXI+PFJl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3]</w:t>
      </w:r>
      <w:r>
        <w:fldChar w:fldCharType="end"/>
      </w:r>
    </w:p>
    <w:p w:rsidR="006C20E6" w:rsidRDefault="006C20E6">
      <w:r>
        <w:fldChar w:fldCharType="begin">
          <w:fldData xml:space="preserve">PEVuZE5vdGU+PENpdGU+PEF1dGhvcj5MaW5kZWJvb208L0F1dGhvcj48WWVhcj4yMDE4PC9ZZWFy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aW5kZWJvb208L0F1dGhvcj48WWVhcj4yMDE4PC9ZZWFy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4]</w:t>
      </w:r>
      <w:r>
        <w:fldChar w:fldCharType="end"/>
      </w:r>
    </w:p>
    <w:p w:rsidR="006C20E6" w:rsidRDefault="006C20E6">
      <w:r>
        <w:fldChar w:fldCharType="begin"/>
      </w:r>
      <w:r>
        <w:instrText xml:space="preserve"> ADDIN EN.CITE &lt;EndNote&gt;&lt;Cite&gt;&lt;Author&gt;Ma&lt;/Author&gt;&lt;Year&gt;2023&lt;/Year&gt;&lt;RecNum&gt;19&lt;/RecNum&gt;&lt;DisplayText&gt;[5]&lt;/DisplayText&gt;&lt;record&gt;&lt;rec-number&gt;19&lt;/rec-number&gt;&lt;foreign-keys&gt;&lt;key app="EN" db-id="25xtr9txivvxtse0v94pp2dfwv9eaxw9t0w5" timestamp="1682523162"&gt;19&lt;/key&gt;&lt;/foreign-keys&gt;&lt;ref-type name="Journal Article"&gt;17&lt;/ref-type&gt;&lt;contributors&gt;&lt;authors&gt;&lt;author&gt;Ma, Q.&lt;/author&gt;&lt;author&gt;Tao, H.&lt;/author&gt;&lt;author&gt;Li, Q.&lt;/author&gt;&lt;author&gt;Zhai, Z.&lt;/author&gt;&lt;author&gt;Zhang, X.&lt;/author&gt;&lt;author&gt;Lin, Z.&lt;/author&gt;&lt;author&gt;Kuang, N.&lt;/author&gt;&lt;author&gt;Pan, J.&lt;/author&gt;&lt;/authors&gt;&lt;/contributors&gt;&lt;auth-address&gt;Center for Novel Target and Therapeutic Intervention, Institute of Life Sciences, Chongqing Medical University, Chongqing 400016, China.&lt;/auth-address&gt;&lt;titles&gt;&lt;title&gt;OrganoidDB: a comprehensive organoid database for the multi-perspective exploration of bulk and single-cell transcriptomic profiles of organoids&lt;/title&gt;&lt;secondary-title&gt;Nucleic Acids Res&lt;/secondary-title&gt;&lt;/titles&gt;&lt;periodical&gt;&lt;full-title&gt;Nucleic Acids Res&lt;/full-title&gt;&lt;/periodical&gt;&lt;pages&gt;D1086-D1093&lt;/pages&gt;&lt;volume&gt;51&lt;/volume&gt;&lt;number&gt;D1&lt;/number&gt;&lt;keywords&gt;&lt;keyword&gt;Animals&lt;/keyword&gt;&lt;keyword&gt;Humans&lt;/keyword&gt;&lt;keyword&gt;Mice&lt;/keyword&gt;&lt;keyword&gt;Adult Stem Cells&lt;/keyword&gt;&lt;keyword&gt;*Organoids&lt;/keyword&gt;&lt;keyword&gt;Transcriptome&lt;/keyword&gt;&lt;keyword&gt;Single-Cell Analysis&lt;/keyword&gt;&lt;keyword&gt;Gene Expression Profiling&lt;/keyword&gt;&lt;keyword&gt;Databases, Genetic&lt;/keyword&gt;&lt;/keywords&gt;&lt;dates&gt;&lt;year&gt;2023&lt;/year&gt;&lt;pub-dates&gt;&lt;date&gt;Jan 6&lt;/date&gt;&lt;/pub-dates&gt;&lt;/dates&gt;&lt;isbn&gt;1362-4962 (Electronic)&amp;#xD;0305-1048 (Print)&amp;#xD;0305-1048 (Linking)&lt;/isbn&gt;&lt;accession-num&gt;36271792&lt;/accession-num&gt;&lt;urls&gt;&lt;related-urls&gt;&lt;url&gt;https://www.ncbi.nlm.nih.gov/pubmed/36271792&lt;/url&gt;&lt;/related-urls&gt;&lt;/urls&gt;&lt;custom2&gt;PMC9825539&lt;/custom2&gt;&lt;electronic-resource-num&gt;10.1093/nar/gkac942&lt;/electronic-resource-num&gt;&lt;/record&gt;&lt;/Cite&gt;&lt;/EndNote&gt;</w:instrText>
      </w:r>
      <w:r>
        <w:fldChar w:fldCharType="separate"/>
      </w:r>
      <w:r>
        <w:rPr>
          <w:noProof/>
        </w:rPr>
        <w:t>[5]</w:t>
      </w:r>
      <w:r>
        <w:fldChar w:fldCharType="end"/>
      </w:r>
    </w:p>
    <w:p w:rsidR="006C20E6" w:rsidRDefault="006C20E6">
      <w:r>
        <w:fldChar w:fldCharType="begin">
          <w:fldData xml:space="preserve">PEVuZE5vdGU+PENpdGU+PEF1dGhvcj5XYW5nPC9BdXRob3I+PFllYXI+MjAyMjwvWWVhcj48UmVj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YW5nPC9BdXRob3I+PFllYXI+MjAyMjwvWWVhcj48UmVj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6]</w:t>
      </w:r>
      <w:r>
        <w:fldChar w:fldCharType="end"/>
      </w:r>
    </w:p>
    <w:p w:rsidR="006C20E6" w:rsidRDefault="006C20E6">
      <w:r>
        <w:fldChar w:fldCharType="begin"/>
      </w:r>
      <w:r>
        <w:instrText xml:space="preserve"> ADDIN EN.CITE &lt;EndNote&gt;&lt;Cite&gt;&lt;Author&gt;Corsini&lt;/Author&gt;&lt;Year&gt;2022&lt;/Year&gt;&lt;RecNum&gt;21&lt;/RecNum&gt;&lt;DisplayText&gt;[7]&lt;/DisplayText&gt;&lt;record&gt;&lt;rec-number&gt;21&lt;/rec-number&gt;&lt;foreign-keys&gt;&lt;key app="EN" db-id="25xtr9txivvxtse0v94pp2dfwv9eaxw9t0w5" timestamp="1682523327"&gt;21&lt;/key&gt;&lt;/foreign-keys&gt;&lt;ref-type name="Journal Article"&gt;17&lt;/ref-type&gt;&lt;contributors&gt;&lt;authors&gt;&lt;author&gt;Corsini, N. S.&lt;/author&gt;&lt;author&gt;Knoblich, J. A.&lt;/author&gt;&lt;/authors&gt;&lt;/contributors&gt;&lt;auth-address&gt;IMBA - Institute of Molecular Biotechnology of the Austrian Academy of Sciences, Vienna Biocenter (VBC), Vienna, Austria.&amp;#xD;IMBA - Institute of Molecular Biotechnology of the Austrian Academy of Sciences, Vienna Biocenter (VBC), Vienna, Austria; Medical University of Vienna, Department of Neurology, Vienna, Austria. Electronic address: juergen.knoblich@imba.oeaw.ac.at.&lt;/auth-address&gt;&lt;titles&gt;&lt;title&gt;Human organoids: New strategies and methods for analyzing human development and disease&lt;/title&gt;&lt;secondary-title&gt;Cell&lt;/secondary-title&gt;&lt;/titles&gt;&lt;periodical&gt;&lt;full-title&gt;Cell&lt;/full-title&gt;&lt;/periodical&gt;&lt;pages&gt;2756-2769&lt;/pages&gt;&lt;volume&gt;185&lt;/volume&gt;&lt;number&gt;15&lt;/number&gt;&lt;keywords&gt;&lt;keyword&gt;Animals&lt;/keyword&gt;&lt;keyword&gt;Humans&lt;/keyword&gt;&lt;keyword&gt;*Models, Biological&lt;/keyword&gt;&lt;keyword&gt;*Organoids&lt;/keyword&gt;&lt;keyword&gt;disease&lt;/keyword&gt;&lt;keyword&gt;in vitro model&lt;/keyword&gt;&lt;keyword&gt;organoid&lt;/keyword&gt;&lt;keyword&gt;stem cells&lt;/keyword&gt;&lt;/keywords&gt;&lt;dates&gt;&lt;year&gt;2022&lt;/year&gt;&lt;pub-dates&gt;&lt;date&gt;Jul 21&lt;/date&gt;&lt;/pub-dates&gt;&lt;/dates&gt;&lt;isbn&gt;1097-4172 (Electronic)&amp;#xD;0092-8674 (Linking)&lt;/isbn&gt;&lt;accession-num&gt;35868278&lt;/accession-num&gt;&lt;urls&gt;&lt;related-urls&gt;&lt;url&gt;https://www.ncbi.nlm.nih.gov/pubmed/35868278&lt;/url&gt;&lt;/related-urls&gt;&lt;/urls&gt;&lt;custom1&gt;Author contributions N.S.C. and J.A.K. wrote the manuscript. Declaration of interests J.A.K. is co-founder and a member of the supervisory and scientific advisory board of a:head bio AG. He is also an inventor on several patents relating to cerebral organoid technology.&lt;/custom1&gt;&lt;electronic-resource-num&gt;10.1016/j.cell.2022.06.051&lt;/electronic-resource-num&gt;&lt;/record&gt;&lt;/Cite&gt;&lt;/EndNote&gt;</w:instrText>
      </w:r>
      <w:r>
        <w:fldChar w:fldCharType="separate"/>
      </w:r>
      <w:r>
        <w:rPr>
          <w:noProof/>
        </w:rPr>
        <w:t>[7]</w:t>
      </w:r>
      <w:r>
        <w:fldChar w:fldCharType="end"/>
      </w:r>
    </w:p>
    <w:p w:rsidR="006C20E6" w:rsidRDefault="006C20E6">
      <w:r>
        <w:fldChar w:fldCharType="begin"/>
      </w:r>
      <w:r>
        <w:instrText xml:space="preserve"> ADDIN EN.CITE &lt;EndNote&gt;&lt;Cite&gt;&lt;Author&gt;Ingber&lt;/Author&gt;&lt;Year&gt;2022&lt;/Year&gt;&lt;RecNum&gt;22&lt;/RecNum&gt;&lt;DisplayText&gt;[8]&lt;/DisplayText&gt;&lt;record&gt;&lt;rec-number&gt;22&lt;/rec-number&gt;&lt;foreign-keys&gt;&lt;key app="EN" db-id="25xtr9txivvxtse0v94pp2dfwv9eaxw9t0w5" timestamp="1682523374"&gt;22&lt;/key&gt;&lt;/foreign-keys&gt;&lt;ref-type name="Journal Article"&gt;17&lt;/ref-type&gt;&lt;contributors&gt;&lt;authors&gt;&lt;author&gt;Ingber, D. E.&lt;/author&gt;&lt;/authors&gt;&lt;/contributors&gt;&lt;auth-address&gt;Wyss Institute for Biologically Inspired Engineering at Harvard University, Boston, MA, USA. don.ingber@wyss.harvard.edu.&amp;#xD;Vascular Biology Program, Department of Surgery, Boston Children&amp;apos;s Hospital and Harvard Medical School, Boston, MA, USA. don.ingber@wyss.harvard.edu.&amp;#xD;Harvard John A. Paulson School of Engineering and Applied Sciences, Cambridge, MA, USA. don.ingber@wyss.harvard.edu.&lt;/auth-address&gt;&lt;titles&gt;&lt;title&gt;Human organs-on-chips for disease modelling, drug development and personalized medicine&lt;/title&gt;&lt;secondary-title&gt;Nat Rev Genet&lt;/secondary-title&gt;&lt;/titles&gt;&lt;periodical&gt;&lt;full-title&gt;Nat Rev Genet&lt;/full-title&gt;&lt;/periodical&gt;&lt;pages&gt;467-491&lt;/pages&gt;&lt;volume&gt;23&lt;/volume&gt;&lt;number&gt;8&lt;/number&gt;&lt;edition&gt;20220325&lt;/edition&gt;&lt;keywords&gt;&lt;keyword&gt;Animals&lt;/keyword&gt;&lt;keyword&gt;Drug Development&lt;/keyword&gt;&lt;keyword&gt;Humans&lt;/keyword&gt;&lt;keyword&gt;*Lab-On-A-Chip Devices&lt;/keyword&gt;&lt;keyword&gt;*Precision Medicine&lt;/keyword&gt;&lt;keyword&gt;Rare Diseases&lt;/keyword&gt;&lt;/keywords&gt;&lt;dates&gt;&lt;year&gt;2022&lt;/year&gt;&lt;pub-dates&gt;&lt;date&gt;Aug&lt;/date&gt;&lt;/pub-dates&gt;&lt;/dates&gt;&lt;isbn&gt;1471-0064 (Electronic)&amp;#xD;1471-0056 (Print)&amp;#xD;1471-0056 (Linking)&lt;/isbn&gt;&lt;accession-num&gt;35338360&lt;/accession-num&gt;&lt;urls&gt;&lt;related-urls&gt;&lt;url&gt;https://www.ncbi.nlm.nih.gov/pubmed/35338360&lt;/url&gt;&lt;/related-urls&gt;&lt;/urls&gt;&lt;custom1&gt;D.E.I. holds equity in Emulate, chairs its scientific advisory board and is a member of its board of directors.&lt;/custom1&gt;&lt;custom2&gt;PMC8951665&lt;/custom2&gt;&lt;electronic-resource-num&gt;10.1038/s41576-022-00466-9&lt;/electronic-resource-num&gt;&lt;/record&gt;&lt;/Cite&gt;&lt;/EndNote&gt;</w:instrText>
      </w:r>
      <w:r>
        <w:fldChar w:fldCharType="separate"/>
      </w:r>
      <w:r>
        <w:rPr>
          <w:noProof/>
        </w:rPr>
        <w:t>[8]</w:t>
      </w:r>
      <w:r>
        <w:fldChar w:fldCharType="end"/>
      </w:r>
    </w:p>
    <w:p w:rsidR="006C20E6" w:rsidRDefault="006C20E6">
      <w:r>
        <w:fldChar w:fldCharType="begin">
          <w:fldData xml:space="preserve">PEVuZE5vdGU+PENpdGU+PEF1dGhvcj5Ccm9va3M8L0F1dGhvcj48WWVhcj4yMDIyPC9ZZWFyPjxS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Ccm9va3M8L0F1dGhvcj48WWVhcj4yMDIyPC9ZZWFyPjxS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9]</w:t>
      </w:r>
      <w:r>
        <w:fldChar w:fldCharType="end"/>
      </w:r>
    </w:p>
    <w:p w:rsidR="006C20E6" w:rsidRDefault="006C20E6">
      <w:r>
        <w:fldChar w:fldCharType="begin">
          <w:fldData xml:space="preserve">PEVuZE5vdGU+PENpdGU+PEF1dGhvcj5EJmFwb3M7QWxlc3NpbzwvQXV0aG9yPjxZZWFyPjIwMjI8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EJmFwb3M7QWxlc3NpbzwvQXV0aG9yPjxZZWFyPjIwMjI8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0]</w:t>
      </w:r>
      <w:r>
        <w:fldChar w:fldCharType="end"/>
      </w:r>
    </w:p>
    <w:p w:rsidR="006C20E6" w:rsidRDefault="006C20E6">
      <w:r>
        <w:fldChar w:fldCharType="begin">
          <w:fldData xml:space="preserve">PEVuZE5vdGU+PENpdGU+PEF1dGhvcj5DYXJjYW1vLU9yaXZlPC9BdXRob3I+PFllYXI+MjAxNzwv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DYXJjYW1vLU9yaXZlPC9BdXRob3I+PFllYXI+MjAxNzwv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1]</w:t>
      </w:r>
      <w:r>
        <w:fldChar w:fldCharType="end"/>
      </w:r>
    </w:p>
    <w:p w:rsidR="006C20E6" w:rsidRDefault="006C20E6">
      <w:r>
        <w:fldChar w:fldCharType="begin">
          <w:fldData xml:space="preserve">PEVuZE5vdGU+PENpdGU+PEF1dGhvcj5HbGVlc29uPC9BdXRob3I+PFllYXI+MjAyMDwvWWVhcj48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HbGVlc29uPC9BdXRob3I+PFllYXI+MjAyMDwvWWVhcj48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2]</w:t>
      </w:r>
      <w:r>
        <w:fldChar w:fldCharType="end"/>
      </w:r>
    </w:p>
    <w:p w:rsidR="006C20E6" w:rsidRDefault="006C20E6">
      <w:r>
        <w:fldChar w:fldCharType="begin">
          <w:fldData xml:space="preserve">PEVuZE5vdGU+PENpdGU+PEF1dGhvcj5Xb3JrbWFuPC9BdXRob3I+PFllYXI+MjAyMDwvWWVhcj48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Xb3JrbWFuPC9BdXRob3I+PFllYXI+MjAyMDwvWWVhcj48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3]</w:t>
      </w:r>
      <w:r>
        <w:fldChar w:fldCharType="end"/>
      </w:r>
    </w:p>
    <w:p w:rsidR="006C20E6" w:rsidRDefault="006C20E6"/>
    <w:bookmarkStart w:id="0" w:name="_GoBack"/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C20E6">
        <w:rPr>
          <w:noProof/>
        </w:rPr>
        <w:t>1.</w:t>
      </w:r>
      <w:r w:rsidRPr="006C20E6">
        <w:rPr>
          <w:noProof/>
        </w:rPr>
        <w:tab/>
        <w:t xml:space="preserve">Dovrolis, N., et al., </w:t>
      </w:r>
      <w:r w:rsidRPr="006C20E6">
        <w:rPr>
          <w:i/>
          <w:noProof/>
        </w:rPr>
        <w:t>Co-expression of fibrotic genes in inflammatory bowel disease; A localized event?</w:t>
      </w:r>
      <w:r w:rsidRPr="006C20E6">
        <w:rPr>
          <w:noProof/>
        </w:rPr>
        <w:t xml:space="preserve"> Front Immunol, 2022. </w:t>
      </w:r>
      <w:r w:rsidRPr="006C20E6">
        <w:rPr>
          <w:b/>
          <w:noProof/>
        </w:rPr>
        <w:t>13</w:t>
      </w:r>
      <w:r w:rsidRPr="006C20E6">
        <w:rPr>
          <w:noProof/>
        </w:rPr>
        <w:t>: p. 1058237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2.</w:t>
      </w:r>
      <w:r w:rsidRPr="006C20E6">
        <w:rPr>
          <w:noProof/>
        </w:rPr>
        <w:tab/>
        <w:t xml:space="preserve">Edgar, R.D., et al., </w:t>
      </w:r>
      <w:r w:rsidRPr="006C20E6">
        <w:rPr>
          <w:i/>
          <w:noProof/>
        </w:rPr>
        <w:t>Culture-Associated DNA Methylation Changes Impact on Cellular Function of Human Intestinal Organoids.</w:t>
      </w:r>
      <w:r w:rsidRPr="006C20E6">
        <w:rPr>
          <w:noProof/>
        </w:rPr>
        <w:t xml:space="preserve"> Cell Mol Gastroenterol Hepatol, 2022. </w:t>
      </w:r>
      <w:r w:rsidRPr="006C20E6">
        <w:rPr>
          <w:b/>
          <w:noProof/>
        </w:rPr>
        <w:t>14</w:t>
      </w:r>
      <w:r w:rsidRPr="006C20E6">
        <w:rPr>
          <w:noProof/>
        </w:rPr>
        <w:t>(6): p. 1295-1310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3.</w:t>
      </w:r>
      <w:r w:rsidRPr="006C20E6">
        <w:rPr>
          <w:noProof/>
        </w:rPr>
        <w:tab/>
        <w:t xml:space="preserve">Ihara, S., Y. Hirata, and K. Koike, </w:t>
      </w:r>
      <w:r w:rsidRPr="006C20E6">
        <w:rPr>
          <w:i/>
          <w:noProof/>
        </w:rPr>
        <w:t>TGF-beta in inflammatory bowel disease: a key regulator of immune cells, epithelium, and the intestinal microbiota.</w:t>
      </w:r>
      <w:r w:rsidRPr="006C20E6">
        <w:rPr>
          <w:noProof/>
        </w:rPr>
        <w:t xml:space="preserve"> J Gastroenterol, 2017. </w:t>
      </w:r>
      <w:r w:rsidRPr="006C20E6">
        <w:rPr>
          <w:b/>
          <w:noProof/>
        </w:rPr>
        <w:t>52</w:t>
      </w:r>
      <w:r w:rsidRPr="006C20E6">
        <w:rPr>
          <w:noProof/>
        </w:rPr>
        <w:t>(7): p. 777-787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4.</w:t>
      </w:r>
      <w:r w:rsidRPr="006C20E6">
        <w:rPr>
          <w:noProof/>
        </w:rPr>
        <w:tab/>
        <w:t xml:space="preserve">Lindeboom, R.G., et al., </w:t>
      </w:r>
      <w:r w:rsidRPr="006C20E6">
        <w:rPr>
          <w:i/>
          <w:noProof/>
        </w:rPr>
        <w:t>Integrative multi-omics analysis of intestinal organoid differentiation.</w:t>
      </w:r>
      <w:r w:rsidRPr="006C20E6">
        <w:rPr>
          <w:noProof/>
        </w:rPr>
        <w:t xml:space="preserve"> Mol Syst Biol, 2018. </w:t>
      </w:r>
      <w:r w:rsidRPr="006C20E6">
        <w:rPr>
          <w:b/>
          <w:noProof/>
        </w:rPr>
        <w:t>14</w:t>
      </w:r>
      <w:r w:rsidRPr="006C20E6">
        <w:rPr>
          <w:noProof/>
        </w:rPr>
        <w:t>(6): p. e8227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5.</w:t>
      </w:r>
      <w:r w:rsidRPr="006C20E6">
        <w:rPr>
          <w:noProof/>
        </w:rPr>
        <w:tab/>
        <w:t xml:space="preserve">Ma, Q., et al., </w:t>
      </w:r>
      <w:r w:rsidRPr="006C20E6">
        <w:rPr>
          <w:i/>
          <w:noProof/>
        </w:rPr>
        <w:t>OrganoidDB: a comprehensive organoid database for the multi-perspective exploration of bulk and single-cell transcriptomic profiles of organoids.</w:t>
      </w:r>
      <w:r w:rsidRPr="006C20E6">
        <w:rPr>
          <w:noProof/>
        </w:rPr>
        <w:t xml:space="preserve"> Nucleic Acids Res, 2023. </w:t>
      </w:r>
      <w:r w:rsidRPr="006C20E6">
        <w:rPr>
          <w:b/>
          <w:noProof/>
        </w:rPr>
        <w:t>51</w:t>
      </w:r>
      <w:r w:rsidRPr="006C20E6">
        <w:rPr>
          <w:noProof/>
        </w:rPr>
        <w:t>(D1): p. D1086-D1093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6.</w:t>
      </w:r>
      <w:r w:rsidRPr="006C20E6">
        <w:rPr>
          <w:noProof/>
        </w:rPr>
        <w:tab/>
        <w:t xml:space="preserve">Wang, Q., et al., </w:t>
      </w:r>
      <w:r w:rsidRPr="006C20E6">
        <w:rPr>
          <w:i/>
          <w:noProof/>
        </w:rPr>
        <w:t>Applications of human organoids in the personalized treatment for digestive diseases.</w:t>
      </w:r>
      <w:r w:rsidRPr="006C20E6">
        <w:rPr>
          <w:noProof/>
        </w:rPr>
        <w:t xml:space="preserve"> Signal Transduct Target Ther, 2022. </w:t>
      </w:r>
      <w:r w:rsidRPr="006C20E6">
        <w:rPr>
          <w:b/>
          <w:noProof/>
        </w:rPr>
        <w:t>7</w:t>
      </w:r>
      <w:r w:rsidRPr="006C20E6">
        <w:rPr>
          <w:noProof/>
        </w:rPr>
        <w:t>(1): p. 336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7.</w:t>
      </w:r>
      <w:r w:rsidRPr="006C20E6">
        <w:rPr>
          <w:noProof/>
        </w:rPr>
        <w:tab/>
        <w:t xml:space="preserve">Corsini, N.S. and J.A. Knoblich, </w:t>
      </w:r>
      <w:r w:rsidRPr="006C20E6">
        <w:rPr>
          <w:i/>
          <w:noProof/>
        </w:rPr>
        <w:t>Human organoids: New strategies and methods for analyzing human development and disease.</w:t>
      </w:r>
      <w:r w:rsidRPr="006C20E6">
        <w:rPr>
          <w:noProof/>
        </w:rPr>
        <w:t xml:space="preserve"> Cell, 2022. </w:t>
      </w:r>
      <w:r w:rsidRPr="006C20E6">
        <w:rPr>
          <w:b/>
          <w:noProof/>
        </w:rPr>
        <w:t>185</w:t>
      </w:r>
      <w:r w:rsidRPr="006C20E6">
        <w:rPr>
          <w:noProof/>
        </w:rPr>
        <w:t>(15): p. 2756-2769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8.</w:t>
      </w:r>
      <w:r w:rsidRPr="006C20E6">
        <w:rPr>
          <w:noProof/>
        </w:rPr>
        <w:tab/>
        <w:t xml:space="preserve">Ingber, D.E., </w:t>
      </w:r>
      <w:r w:rsidRPr="006C20E6">
        <w:rPr>
          <w:i/>
          <w:noProof/>
        </w:rPr>
        <w:t>Human organs-on-chips for disease modelling, drug development and personalized medicine.</w:t>
      </w:r>
      <w:r w:rsidRPr="006C20E6">
        <w:rPr>
          <w:noProof/>
        </w:rPr>
        <w:t xml:space="preserve"> Nat Rev Genet, 2022. </w:t>
      </w:r>
      <w:r w:rsidRPr="006C20E6">
        <w:rPr>
          <w:b/>
          <w:noProof/>
        </w:rPr>
        <w:t>23</w:t>
      </w:r>
      <w:r w:rsidRPr="006C20E6">
        <w:rPr>
          <w:noProof/>
        </w:rPr>
        <w:t>(8): p. 467-491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9.</w:t>
      </w:r>
      <w:r w:rsidRPr="006C20E6">
        <w:rPr>
          <w:noProof/>
        </w:rPr>
        <w:tab/>
        <w:t xml:space="preserve">Brooks, I.R., et al., </w:t>
      </w:r>
      <w:r w:rsidRPr="006C20E6">
        <w:rPr>
          <w:i/>
          <w:noProof/>
        </w:rPr>
        <w:t>Functional genomics and the future of iPSCs in disease modeling.</w:t>
      </w:r>
      <w:r w:rsidRPr="006C20E6">
        <w:rPr>
          <w:noProof/>
        </w:rPr>
        <w:t xml:space="preserve"> Stem Cell Reports, 2022. </w:t>
      </w:r>
      <w:r w:rsidRPr="006C20E6">
        <w:rPr>
          <w:b/>
          <w:noProof/>
        </w:rPr>
        <w:t>17</w:t>
      </w:r>
      <w:r w:rsidRPr="006C20E6">
        <w:rPr>
          <w:noProof/>
        </w:rPr>
        <w:t>(5): p. 1033-1047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10.</w:t>
      </w:r>
      <w:r w:rsidRPr="006C20E6">
        <w:rPr>
          <w:noProof/>
        </w:rPr>
        <w:tab/>
        <w:t xml:space="preserve">D'Alessio, S., et al., </w:t>
      </w:r>
      <w:r w:rsidRPr="006C20E6">
        <w:rPr>
          <w:i/>
          <w:noProof/>
        </w:rPr>
        <w:t>Revisiting fibrosis in inflammatory bowel disease: the gut thickens.</w:t>
      </w:r>
      <w:r w:rsidRPr="006C20E6">
        <w:rPr>
          <w:noProof/>
        </w:rPr>
        <w:t xml:space="preserve"> Nat Rev Gastroenterol Hepatol, 2022. </w:t>
      </w:r>
      <w:r w:rsidRPr="006C20E6">
        <w:rPr>
          <w:b/>
          <w:noProof/>
        </w:rPr>
        <w:t>19</w:t>
      </w:r>
      <w:r w:rsidRPr="006C20E6">
        <w:rPr>
          <w:noProof/>
        </w:rPr>
        <w:t>(3): p. 169-184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11.</w:t>
      </w:r>
      <w:r w:rsidRPr="006C20E6">
        <w:rPr>
          <w:noProof/>
        </w:rPr>
        <w:tab/>
        <w:t xml:space="preserve">Carcamo-Orive, I., et al., </w:t>
      </w:r>
      <w:r w:rsidRPr="006C20E6">
        <w:rPr>
          <w:i/>
          <w:noProof/>
        </w:rPr>
        <w:t>Analysis of Transcriptional Variability in a Large Human iPSC Library Reveals Genetic and Non-genetic Determinants of Heterogeneity.</w:t>
      </w:r>
      <w:r w:rsidRPr="006C20E6">
        <w:rPr>
          <w:noProof/>
        </w:rPr>
        <w:t xml:space="preserve"> Cell Stem Cell, 2017. </w:t>
      </w:r>
      <w:r w:rsidRPr="006C20E6">
        <w:rPr>
          <w:b/>
          <w:noProof/>
        </w:rPr>
        <w:t>20</w:t>
      </w:r>
      <w:r w:rsidRPr="006C20E6">
        <w:rPr>
          <w:noProof/>
        </w:rPr>
        <w:t>(4): p. 518-532 e9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12.</w:t>
      </w:r>
      <w:r w:rsidRPr="006C20E6">
        <w:rPr>
          <w:noProof/>
        </w:rPr>
        <w:tab/>
        <w:t xml:space="preserve">Gleeson, J.P., et al., </w:t>
      </w:r>
      <w:r w:rsidRPr="006C20E6">
        <w:rPr>
          <w:i/>
          <w:noProof/>
        </w:rPr>
        <w:t>Development of Physiologically Responsive Human iPSC-Derived Intestinal Epithelium to Study Barrier Dysfunction in IBD.</w:t>
      </w:r>
      <w:r w:rsidRPr="006C20E6">
        <w:rPr>
          <w:noProof/>
        </w:rPr>
        <w:t xml:space="preserve"> Int J Mol Sci, 2020. </w:t>
      </w:r>
      <w:r w:rsidRPr="006C20E6">
        <w:rPr>
          <w:b/>
          <w:noProof/>
        </w:rPr>
        <w:t>21</w:t>
      </w:r>
      <w:r w:rsidRPr="006C20E6">
        <w:rPr>
          <w:noProof/>
        </w:rPr>
        <w:t>(4).</w:t>
      </w:r>
    </w:p>
    <w:p w:rsidR="006C20E6" w:rsidRPr="006C20E6" w:rsidRDefault="006C20E6" w:rsidP="006C20E6">
      <w:pPr>
        <w:pStyle w:val="EndNoteBibliography"/>
        <w:ind w:left="720" w:hanging="720"/>
        <w:rPr>
          <w:noProof/>
        </w:rPr>
      </w:pPr>
      <w:r w:rsidRPr="006C20E6">
        <w:rPr>
          <w:noProof/>
        </w:rPr>
        <w:t>13.</w:t>
      </w:r>
      <w:r w:rsidRPr="006C20E6">
        <w:rPr>
          <w:noProof/>
        </w:rPr>
        <w:tab/>
        <w:t xml:space="preserve">Workman, M.J., et al., </w:t>
      </w:r>
      <w:r w:rsidRPr="006C20E6">
        <w:rPr>
          <w:i/>
          <w:noProof/>
        </w:rPr>
        <w:t>Modeling Intestinal Epithelial Response to Interferon-gamma in Induced Pluripotent Stem Cell-Derived Human Intestinal Organoids.</w:t>
      </w:r>
      <w:r w:rsidRPr="006C20E6">
        <w:rPr>
          <w:noProof/>
        </w:rPr>
        <w:t xml:space="preserve"> Int J Mol Sci, 2020. </w:t>
      </w:r>
      <w:r w:rsidRPr="006C20E6">
        <w:rPr>
          <w:b/>
          <w:noProof/>
        </w:rPr>
        <w:t>22</w:t>
      </w:r>
      <w:r w:rsidRPr="006C20E6">
        <w:rPr>
          <w:noProof/>
        </w:rPr>
        <w:t>(1).</w:t>
      </w:r>
    </w:p>
    <w:p w:rsidR="006C20E6" w:rsidRDefault="006C20E6">
      <w:r>
        <w:fldChar w:fldCharType="end"/>
      </w:r>
      <w:bookmarkEnd w:id="0"/>
    </w:p>
    <w:sectPr w:rsidR="006C20E6" w:rsidSect="00DF713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xtr9txivvxtse0v94pp2dfwv9eaxw9t0w5&quot;&gt;My EndNote Library&lt;record-ids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/record-ids&gt;&lt;/item&gt;&lt;/Libraries&gt;"/>
  </w:docVars>
  <w:rsids>
    <w:rsidRoot w:val="00F24E0A"/>
    <w:rsid w:val="001851C4"/>
    <w:rsid w:val="001A717F"/>
    <w:rsid w:val="001B3ABC"/>
    <w:rsid w:val="002638D5"/>
    <w:rsid w:val="00291F96"/>
    <w:rsid w:val="002B20C6"/>
    <w:rsid w:val="00315FD4"/>
    <w:rsid w:val="00423F91"/>
    <w:rsid w:val="0043196C"/>
    <w:rsid w:val="004557D3"/>
    <w:rsid w:val="00492BF1"/>
    <w:rsid w:val="005978B5"/>
    <w:rsid w:val="00617D5C"/>
    <w:rsid w:val="00660E12"/>
    <w:rsid w:val="006C20E6"/>
    <w:rsid w:val="0072706A"/>
    <w:rsid w:val="0072749E"/>
    <w:rsid w:val="0076010A"/>
    <w:rsid w:val="007C6C15"/>
    <w:rsid w:val="008B6082"/>
    <w:rsid w:val="008E0439"/>
    <w:rsid w:val="00922FCF"/>
    <w:rsid w:val="0094252C"/>
    <w:rsid w:val="009F107A"/>
    <w:rsid w:val="00A81599"/>
    <w:rsid w:val="00A922AF"/>
    <w:rsid w:val="00AB5844"/>
    <w:rsid w:val="00B3558C"/>
    <w:rsid w:val="00C771C8"/>
    <w:rsid w:val="00D651D4"/>
    <w:rsid w:val="00DD0A8E"/>
    <w:rsid w:val="00DF7133"/>
    <w:rsid w:val="00F21097"/>
    <w:rsid w:val="00F24E0A"/>
    <w:rsid w:val="00F268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E83607"/>
  <w15:chartTrackingRefBased/>
  <w15:docId w15:val="{AD33A5C9-52FB-FE45-8D60-BBC315728D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C20E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20E6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C20E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C20E6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1</Pages>
  <Words>1259</Words>
  <Characters>7179</Characters>
  <Application>Microsoft Office Word</Application>
  <DocSecurity>0</DocSecurity>
  <Lines>59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</cp:revision>
  <dcterms:created xsi:type="dcterms:W3CDTF">2023-04-26T15:24:00Z</dcterms:created>
  <dcterms:modified xsi:type="dcterms:W3CDTF">2023-04-26T16:10:00Z</dcterms:modified>
</cp:coreProperties>
</file>